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35F58672" w14:textId="19A57BA0" w:rsidR="00462CBC" w:rsidRDefault="00462CBC" w:rsidP="00B31AB9">
      <w:pPr>
        <w:pStyle w:val="Title"/>
        <w:contextualSpacing/>
        <w:rPr>
          <w:rFonts w:eastAsia="MS Mincho"/>
          <w:kern w:val="24"/>
          <w:lang w:val="en-US" w:eastAsia="en-GB" w:bidi="ar-AE"/>
        </w:rPr>
      </w:pPr>
      <w:r w:rsidRPr="00CD7D99">
        <w:rPr>
          <w:rFonts w:eastAsia="MS Mincho"/>
          <w:kern w:val="24"/>
          <w:lang w:val="en-US" w:eastAsia="en-GB" w:bidi="ar-AE"/>
        </w:rPr>
        <w:lastRenderedPageBreak/>
        <w:t xml:space="preserve">Title </w:t>
      </w:r>
      <w:r w:rsidR="00310F88" w:rsidRPr="00CD7D99">
        <w:rPr>
          <w:rFonts w:eastAsia="MS Mincho"/>
          <w:kern w:val="24"/>
          <w:lang w:val="en-US" w:eastAsia="en-GB" w:bidi="ar-AE"/>
        </w:rPr>
        <w:t>f</w:t>
      </w:r>
      <w:r w:rsidR="009E19D5" w:rsidRPr="00CD7D99">
        <w:rPr>
          <w:rFonts w:eastAsia="MS Mincho"/>
          <w:kern w:val="24"/>
          <w:lang w:val="en-US" w:eastAsia="en-GB" w:bidi="ar-AE"/>
        </w:rPr>
        <w:t xml:space="preserve">or Paper Submitted </w:t>
      </w:r>
      <w:r w:rsidR="00310F88" w:rsidRPr="00CD7D99">
        <w:rPr>
          <w:rFonts w:eastAsia="MS Mincho"/>
          <w:kern w:val="24"/>
          <w:lang w:val="en-US" w:eastAsia="en-GB" w:bidi="ar-AE"/>
        </w:rPr>
        <w:t>t</w:t>
      </w:r>
      <w:r w:rsidR="009E19D5" w:rsidRPr="00CD7D99">
        <w:rPr>
          <w:rFonts w:eastAsia="MS Mincho"/>
          <w:kern w:val="24"/>
          <w:lang w:val="en-US" w:eastAsia="en-GB" w:bidi="ar-AE"/>
        </w:rPr>
        <w:t>o</w:t>
      </w:r>
      <w:r w:rsidR="0008323C" w:rsidRPr="00CD7D99">
        <w:rPr>
          <w:rFonts w:eastAsia="MS Mincho"/>
          <w:kern w:val="24"/>
          <w:lang w:val="en-US" w:eastAsia="en-GB" w:bidi="ar-AE"/>
        </w:rPr>
        <w:t xml:space="preserve"> </w:t>
      </w:r>
      <w:r w:rsidR="00F83120">
        <w:rPr>
          <w:rFonts w:eastAsia="MS Mincho"/>
          <w:kern w:val="24"/>
          <w:lang w:val="en-US" w:eastAsia="en-GB" w:bidi="ar-AE"/>
        </w:rPr>
        <w:t>8</w:t>
      </w:r>
      <w:r w:rsidR="0008323C" w:rsidRPr="00CD7D99">
        <w:rPr>
          <w:rFonts w:eastAsia="MS Mincho"/>
          <w:kern w:val="24"/>
          <w:lang w:val="en-US" w:eastAsia="en-GB" w:bidi="ar-AE"/>
        </w:rPr>
        <w:t xml:space="preserve">th </w:t>
      </w:r>
      <w:r w:rsidRPr="00CD7D99">
        <w:rPr>
          <w:rFonts w:eastAsia="MS Mincho"/>
          <w:kern w:val="24"/>
          <w:lang w:val="en-US" w:eastAsia="en-GB" w:bidi="ar-AE"/>
        </w:rPr>
        <w:t xml:space="preserve">Conference </w:t>
      </w:r>
      <w:r w:rsidR="00310F88" w:rsidRPr="00CD7D99">
        <w:rPr>
          <w:rFonts w:eastAsia="MS Mincho"/>
          <w:kern w:val="24"/>
          <w:lang w:val="en-US" w:eastAsia="en-GB" w:bidi="ar-AE"/>
        </w:rPr>
        <w:t>o</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Sustainability </w:t>
      </w:r>
      <w:r w:rsidR="00310F88" w:rsidRPr="00CD7D99">
        <w:rPr>
          <w:rFonts w:eastAsia="MS Mincho"/>
          <w:kern w:val="24"/>
          <w:lang w:val="en-US" w:eastAsia="en-GB" w:bidi="ar-AE"/>
        </w:rPr>
        <w:t>i</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Civil Engineering </w:t>
      </w:r>
      <w:r w:rsidR="009E19D5" w:rsidRPr="00CD7D99">
        <w:rPr>
          <w:rFonts w:eastAsia="MS Mincho"/>
          <w:kern w:val="24"/>
          <w:lang w:val="en-US" w:eastAsia="en-GB" w:bidi="ar-AE"/>
        </w:rPr>
        <w:t>(</w:t>
      </w:r>
      <w:r w:rsidRPr="00CD7D99">
        <w:rPr>
          <w:rFonts w:eastAsia="MS Mincho"/>
          <w:kern w:val="24"/>
          <w:lang w:val="en-US" w:eastAsia="en-GB" w:bidi="ar-AE"/>
        </w:rPr>
        <w:t>CSCE’2</w:t>
      </w:r>
      <w:r w:rsidR="00F83120">
        <w:rPr>
          <w:rFonts w:eastAsia="MS Mincho"/>
          <w:kern w:val="24"/>
          <w:lang w:val="en-US" w:eastAsia="en-GB" w:bidi="ar-AE"/>
        </w:rPr>
        <w:t>6</w:t>
      </w:r>
      <w:bookmarkStart w:id="0" w:name="_GoBack"/>
      <w:bookmarkEnd w:id="0"/>
      <w:r w:rsidR="009E19D5" w:rsidRPr="00CD7D99">
        <w:rPr>
          <w:rFonts w:eastAsia="MS Mincho"/>
          <w:kern w:val="24"/>
          <w:lang w:val="en-US" w:eastAsia="en-GB" w:bidi="ar-AE"/>
        </w:rPr>
        <w:t>)</w:t>
      </w:r>
    </w:p>
    <w:p w14:paraId="7592A587" w14:textId="77777777" w:rsidR="00B31AB9" w:rsidRPr="00B31AB9" w:rsidRDefault="00B31AB9" w:rsidP="00B31AB9">
      <w:pPr>
        <w:rPr>
          <w:lang w:eastAsia="en-GB" w:bidi="ar-AE"/>
        </w:rPr>
      </w:pPr>
    </w:p>
    <w:p w14:paraId="273386ED" w14:textId="2457A68E"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004C702E">
        <w:rPr>
          <w:rFonts w:cs="Times New Roman"/>
        </w:rPr>
        <w:t xml:space="preserve"> and</w:t>
      </w:r>
      <w:r w:rsidRPr="00462CBC">
        <w:rPr>
          <w:rFonts w:cs="Times New Roman"/>
        </w:rPr>
        <w:t xml:space="preserve"> </w:t>
      </w:r>
      <w:r w:rsidRPr="00462CBC">
        <w:rPr>
          <w:rFonts w:cs="Times New Roman"/>
          <w:vertAlign w:val="superscript"/>
        </w:rPr>
        <w:t xml:space="preserve">b </w:t>
      </w:r>
      <w:r w:rsidRPr="00462CBC">
        <w:rPr>
          <w:rFonts w:cs="Times New Roman"/>
        </w:rPr>
        <w:t>Second Author</w:t>
      </w:r>
    </w:p>
    <w:p w14:paraId="7ECBFED2" w14:textId="7EF1A6FF"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a: Department, Institute Name,</w:t>
      </w:r>
      <w:r w:rsidR="004C702E">
        <w:rPr>
          <w:rFonts w:cs="Times New Roman"/>
        </w:rPr>
        <w:t xml:space="preserve"> City, Country.</w:t>
      </w:r>
      <w:r w:rsidRPr="00462CBC">
        <w:rPr>
          <w:rFonts w:cs="Times New Roman"/>
        </w:rPr>
        <w:t xml:space="preserve"> </w:t>
      </w:r>
      <w:hyperlink r:id="rId9" w:history="1">
        <w:r w:rsidRPr="00462CBC">
          <w:rPr>
            <w:rStyle w:val="Hyperlink"/>
            <w:rFonts w:cs="Times New Roman"/>
          </w:rPr>
          <w:t>email@xyz.com</w:t>
        </w:r>
      </w:hyperlink>
    </w:p>
    <w:p w14:paraId="72FBBE7D" w14:textId="5287163E" w:rsidR="00462CBC" w:rsidRPr="00462CBC" w:rsidRDefault="00462CBC" w:rsidP="00462CBC">
      <w:pPr>
        <w:pStyle w:val="AuthorsDetails"/>
        <w:rPr>
          <w:rFonts w:cs="Times New Roman"/>
        </w:rPr>
      </w:pPr>
      <w:r w:rsidRPr="00462CBC">
        <w:rPr>
          <w:rFonts w:cs="Times New Roman"/>
        </w:rPr>
        <w:t>b: Department, Institute Name,</w:t>
      </w:r>
      <w:r w:rsidR="004C702E">
        <w:rPr>
          <w:rFonts w:cs="Times New Roman"/>
        </w:rPr>
        <w:t xml:space="preserve"> City, Country.</w:t>
      </w:r>
      <w:r w:rsidRPr="00462CBC">
        <w:rPr>
          <w:rFonts w:cs="Times New Roman"/>
        </w:rPr>
        <w:t xml:space="preserve"> </w:t>
      </w:r>
      <w:hyperlink r:id="rId10" w:history="1">
        <w:r w:rsidRPr="00462CBC">
          <w:rPr>
            <w:rStyle w:val="Hyperlink"/>
            <w:rFonts w:cs="Times New Roman"/>
          </w:rPr>
          <w:t>email@xyz.com</w:t>
        </w:r>
      </w:hyperlink>
    </w:p>
    <w:p w14:paraId="580D9AB0" w14:textId="112FF7BE" w:rsidR="0004687C" w:rsidRPr="0004687C" w:rsidRDefault="0004687C" w:rsidP="00462CBC">
      <w:pPr>
        <w:pStyle w:val="AuthorsDetails"/>
        <w:rPr>
          <w:rStyle w:val="Hyperlink"/>
        </w:rPr>
      </w:pPr>
      <w:r>
        <w:rPr>
          <w:rFonts w:cs="Times New Roman"/>
        </w:rPr>
        <w:t>* Corresponding author</w:t>
      </w: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lastRenderedPageBreak/>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048D486D" w:rsid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5F579CEE" w14:textId="77777777" w:rsidR="0055384B" w:rsidRPr="0055384B" w:rsidRDefault="0055384B" w:rsidP="0055384B">
      <w:pPr>
        <w:pStyle w:val="BodyText"/>
        <w:rPr>
          <w:rFonts w:cs="Times New Roman"/>
          <w:b/>
          <w:color w:val="FF0000"/>
          <w:sz w:val="24"/>
        </w:rPr>
      </w:pPr>
      <w:r w:rsidRPr="0055384B">
        <w:rPr>
          <w:rFonts w:cs="Times New Roman"/>
          <w:b/>
          <w:color w:val="FF0000"/>
          <w:sz w:val="24"/>
        </w:rPr>
        <w:t>Margin spacings must not be disturbed.</w:t>
      </w:r>
    </w:p>
    <w:p w14:paraId="3B204082" w14:textId="1E054A54" w:rsidR="0055384B" w:rsidRPr="0055384B" w:rsidRDefault="0055384B" w:rsidP="0055384B">
      <w:pPr>
        <w:pStyle w:val="BodyText"/>
        <w:rPr>
          <w:rFonts w:cs="Times New Roman"/>
          <w:b/>
          <w:color w:val="FF0000"/>
          <w:sz w:val="24"/>
        </w:rPr>
      </w:pPr>
      <w:r w:rsidRPr="0055384B">
        <w:rPr>
          <w:rFonts w:cs="Times New Roman"/>
          <w:b/>
          <w:color w:val="FF0000"/>
          <w:sz w:val="24"/>
        </w:rPr>
        <w:t>Font size and styles must not be changed.</w:t>
      </w:r>
    </w:p>
    <w:p w14:paraId="4C014D2F" w14:textId="70E7D700" w:rsidR="0055384B" w:rsidRPr="0055384B" w:rsidRDefault="0055384B" w:rsidP="0055384B">
      <w:pPr>
        <w:pStyle w:val="BodyText"/>
        <w:rPr>
          <w:color w:val="FF0000"/>
        </w:rPr>
      </w:pPr>
      <w:r w:rsidRPr="0055384B">
        <w:rPr>
          <w:rFonts w:cs="Times New Roman"/>
          <w:b/>
          <w:color w:val="FF0000"/>
          <w:sz w:val="24"/>
        </w:rPr>
        <w:t>Use this paper template for preparation of your paper.</w:t>
      </w:r>
    </w:p>
    <w:p w14:paraId="28DAB2CE" w14:textId="77777777" w:rsidR="00462CBC" w:rsidRPr="00462CBC" w:rsidRDefault="00462CBC" w:rsidP="00D07FB4">
      <w:pPr>
        <w:pStyle w:val="Heading1"/>
      </w:pPr>
      <w:r w:rsidRPr="00462CBC">
        <w:t>Introduction</w:t>
      </w:r>
    </w:p>
    <w:p w14:paraId="768C971D" w14:textId="77777777" w:rsidR="008B6514" w:rsidRDefault="00462CBC" w:rsidP="00EE137E">
      <w:pPr>
        <w:pStyle w:val="BodyText"/>
      </w:pPr>
      <w:r w:rsidRPr="00462CBC">
        <w:t xml:space="preserve">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w:t>
      </w:r>
    </w:p>
    <w:p w14:paraId="03C3FB0C" w14:textId="3F575571" w:rsidR="00462CBC" w:rsidRDefault="00462CBC" w:rsidP="00EE137E">
      <w:pPr>
        <w:pStyle w:val="BodyText"/>
      </w:pPr>
      <w:r w:rsidRPr="00462CBC">
        <w:t xml:space="preserve">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more energy during seismic event, because of the </w:t>
      </w:r>
      <w:r w:rsidRPr="00462CBC">
        <w:lastRenderedPageBreak/>
        <w:t xml:space="preserve">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point of concern. Lighter the mass of structure, lower the inertia force 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low cost shake table. 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w:t>
      </w:r>
    </w:p>
    <w:p w14:paraId="14759882" w14:textId="7B3D06F9" w:rsidR="008B6514" w:rsidRPr="00462CBC" w:rsidRDefault="008B6514" w:rsidP="00EE137E">
      <w:pPr>
        <w:pStyle w:val="BodyText"/>
      </w:pPr>
      <w:r w:rsidRPr="00462CBC">
        <w:rPr>
          <w:rFonts w:cs="Times New Roman"/>
          <w:szCs w:val="20"/>
        </w:rPr>
        <w:t>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w:t>
      </w:r>
    </w:p>
    <w:p w14:paraId="38FEEB67" w14:textId="48D28AAC" w:rsidR="00462CBC" w:rsidRPr="00462CBC" w:rsidRDefault="00462CBC" w:rsidP="00D07FB4">
      <w:pPr>
        <w:pStyle w:val="Heading1"/>
      </w:pPr>
      <w:r w:rsidRPr="00462CBC">
        <w:t xml:space="preserve">Research Methodology </w:t>
      </w:r>
    </w:p>
    <w:p w14:paraId="2DBA6694" w14:textId="2DBA39DC" w:rsidR="00636D1D" w:rsidRPr="00462CBC" w:rsidRDefault="00611588" w:rsidP="00611588">
      <w:pPr>
        <w:pStyle w:val="Heading2"/>
        <w:rPr>
          <w:rFonts w:cs="Times New Roman"/>
          <w:b w:val="0"/>
          <w:bCs w:val="0"/>
        </w:rPr>
      </w:pPr>
      <w:r w:rsidRPr="00462CBC">
        <w:rPr>
          <w:rFonts w:cs="Times New Roman"/>
        </w:rPr>
        <w:t>Prototype Interlocking Plastic-Blocks</w:t>
      </w:r>
    </w:p>
    <w:p w14:paraId="62FE1767" w14:textId="32AB7816" w:rsidR="00636D1D" w:rsidRDefault="00636D1D" w:rsidP="00636D1D">
      <w:pPr>
        <w:pStyle w:val="BodyText"/>
        <w:rPr>
          <w:lang w:val="en-AU"/>
        </w:rPr>
      </w:pPr>
      <w:r w:rsidRPr="00462CBC">
        <w:rPr>
          <w:lang w:val="en-AU"/>
        </w:rPr>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 g.</w:t>
      </w:r>
    </w:p>
    <w:p w14:paraId="44A833CF" w14:textId="77777777" w:rsidR="008B6514" w:rsidRPr="0055384B" w:rsidRDefault="008B6514" w:rsidP="008B6514">
      <w:pPr>
        <w:pStyle w:val="BodyText"/>
        <w:rPr>
          <w:color w:val="FF0000"/>
          <w:lang w:val="en-AU"/>
        </w:rPr>
      </w:pPr>
      <w:r w:rsidRPr="0055384B">
        <w:rPr>
          <w:rFonts w:cs="Times New Roman"/>
          <w:b/>
          <w:color w:val="FF0000"/>
          <w:sz w:val="24"/>
        </w:rPr>
        <w:t>The captions of tables and figures should be as per the recommended sty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8B6514" w:rsidRPr="00462CBC" w14:paraId="7B2A7250" w14:textId="77777777" w:rsidTr="00182592">
        <w:trPr>
          <w:jc w:val="center"/>
        </w:trPr>
        <w:tc>
          <w:tcPr>
            <w:tcW w:w="453" w:type="dxa"/>
            <w:vAlign w:val="bottom"/>
          </w:tcPr>
          <w:p w14:paraId="03D8704F" w14:textId="77777777" w:rsidR="008B6514" w:rsidRPr="00462CBC" w:rsidRDefault="008B6514" w:rsidP="00182592">
            <w:pPr>
              <w:widowControl w:val="0"/>
              <w:autoSpaceDE w:val="0"/>
              <w:autoSpaceDN w:val="0"/>
              <w:adjustRightInd w:val="0"/>
              <w:spacing w:line="280" w:lineRule="exact"/>
              <w:rPr>
                <w:bCs/>
                <w:color w:val="000000"/>
                <w:lang w:val="en-AU"/>
              </w:rPr>
            </w:pPr>
          </w:p>
          <w:p w14:paraId="21592D97"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a</w:t>
            </w:r>
            <w:r>
              <w:rPr>
                <w:bCs/>
                <w:color w:val="000000"/>
                <w:lang w:val="en-AU"/>
              </w:rPr>
              <w:t>)</w:t>
            </w:r>
          </w:p>
        </w:tc>
        <w:tc>
          <w:tcPr>
            <w:tcW w:w="3233" w:type="dxa"/>
            <w:vAlign w:val="bottom"/>
          </w:tcPr>
          <w:p w14:paraId="7536B7B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3FDD7CF8" wp14:editId="2F101242">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4F33F593"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b</w:t>
            </w:r>
            <w:r>
              <w:rPr>
                <w:bCs/>
                <w:color w:val="000000"/>
                <w:lang w:val="en-AU"/>
              </w:rPr>
              <w:t>)</w:t>
            </w:r>
          </w:p>
        </w:tc>
        <w:tc>
          <w:tcPr>
            <w:tcW w:w="3622" w:type="dxa"/>
            <w:vAlign w:val="bottom"/>
          </w:tcPr>
          <w:p w14:paraId="1760E47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1699317D" wp14:editId="263143D6">
                  <wp:simplePos x="0" y="0"/>
                  <wp:positionH relativeFrom="column">
                    <wp:posOffset>237490</wp:posOffset>
                  </wp:positionH>
                  <wp:positionV relativeFrom="margin">
                    <wp:posOffset>212090</wp:posOffset>
                  </wp:positionV>
                  <wp:extent cx="1990090" cy="1623060"/>
                  <wp:effectExtent l="0" t="0" r="0" b="0"/>
                  <wp:wrapTight wrapText="bothSides">
                    <wp:wrapPolygon edited="0">
                      <wp:start x="0" y="0"/>
                      <wp:lineTo x="0" y="21296"/>
                      <wp:lineTo x="21297" y="21296"/>
                      <wp:lineTo x="2129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2">
                            <a:extLst>
                              <a:ext uri="{28A0092B-C50C-407E-A947-70E740481C1C}">
                                <a14:useLocalDpi xmlns:a14="http://schemas.microsoft.com/office/drawing/2010/main" val="0"/>
                              </a:ext>
                            </a:extLst>
                          </a:blip>
                          <a:stretch>
                            <a:fillRect/>
                          </a:stretch>
                        </pic:blipFill>
                        <pic:spPr>
                          <a:xfrm>
                            <a:off x="0" y="0"/>
                            <a:ext cx="199009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26705E46" w14:textId="273E77A4" w:rsidR="008B6514" w:rsidRDefault="008B6514" w:rsidP="008B6514">
      <w:pPr>
        <w:pStyle w:val="Caption"/>
        <w:rPr>
          <w:rFonts w:cs="Times New Roman"/>
          <w:lang w:val="en-AU"/>
        </w:rPr>
      </w:pPr>
      <w:r w:rsidRPr="00462CBC">
        <w:rPr>
          <w:rFonts w:cs="Times New Roman"/>
          <w:lang w:val="en-AU"/>
        </w:rPr>
        <w:t xml:space="preserve">Figure </w:t>
      </w:r>
      <w:r>
        <w:rPr>
          <w:rFonts w:cs="Times New Roman"/>
          <w:lang w:val="en-AU"/>
        </w:rPr>
        <w:t>1</w:t>
      </w:r>
      <w:r w:rsidRPr="00462CBC">
        <w:rPr>
          <w:rFonts w:cs="Times New Roman"/>
          <w:lang w:val="en-AU"/>
        </w:rPr>
        <w:t>: In</w:t>
      </w:r>
      <w:r>
        <w:rPr>
          <w:rFonts w:cs="Times New Roman"/>
          <w:lang w:val="en-AU"/>
        </w:rPr>
        <w:t>terlocking blocks, a. Dimensions</w:t>
      </w:r>
      <w:r w:rsidR="000F53E7">
        <w:rPr>
          <w:rFonts w:cs="Times New Roman"/>
          <w:lang w:val="en-AU"/>
        </w:rPr>
        <w:t xml:space="preserve"> for full scale real structure, and b. Scaled down for current study</w:t>
      </w:r>
    </w:p>
    <w:p w14:paraId="0E632DAE" w14:textId="6E2BBBA8" w:rsidR="00611588" w:rsidRPr="00462CBC" w:rsidRDefault="0043755D" w:rsidP="00611588">
      <w:pPr>
        <w:pStyle w:val="Heading2"/>
        <w:rPr>
          <w:rFonts w:cs="Times New Roman"/>
          <w:b w:val="0"/>
          <w:bCs w:val="0"/>
        </w:rPr>
      </w:pPr>
      <w:r>
        <w:rPr>
          <w:rFonts w:cs="Times New Roman"/>
        </w:rPr>
        <w:t>Testing</w:t>
      </w:r>
    </w:p>
    <w:p w14:paraId="6CBC8178" w14:textId="6634A025" w:rsidR="00462CBC" w:rsidRPr="00462CBC" w:rsidRDefault="00462CBC" w:rsidP="00970EA0">
      <w:pPr>
        <w:pStyle w:val="BodyText"/>
      </w:pPr>
      <w:r w:rsidRPr="00462CBC">
        <w:t>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seismosignal.</w:t>
      </w:r>
      <w:r w:rsidR="006E3E64">
        <w:t xml:space="preserve"> </w:t>
      </w: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xml:space="preserve">, respectively) is taken as applied loading. These are 1 g, 55 cm/s and 3.2 cm, respectively. </w:t>
      </w:r>
    </w:p>
    <w:p w14:paraId="16BFCEFC" w14:textId="77777777" w:rsidR="00462CBC" w:rsidRPr="00462CBC" w:rsidRDefault="00462CBC" w:rsidP="00D07FB4">
      <w:pPr>
        <w:pStyle w:val="Heading1"/>
      </w:pPr>
      <w:r w:rsidRPr="00462CBC">
        <w:lastRenderedPageBreak/>
        <w:t>Results</w:t>
      </w:r>
    </w:p>
    <w:p w14:paraId="3962CD06" w14:textId="4D014075"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p>
    <w:p w14:paraId="6A813D1E" w14:textId="2440ADE3"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r w:rsidR="0043755D">
        <w:t xml:space="preserve"> </w:t>
      </w:r>
      <w:r w:rsidRPr="00462CBC">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t xml:space="preserve">Use </w:t>
      </w:r>
      <w:r w:rsidR="00A916D9">
        <w:rPr>
          <w:rFonts w:cs="Times New Roman"/>
        </w:rPr>
        <w:t>o</w:t>
      </w:r>
      <w:r w:rsidR="00A916D9" w:rsidRPr="00462CBC">
        <w:rPr>
          <w:rFonts w:cs="Times New Roman"/>
        </w:rPr>
        <w:t>f Software</w:t>
      </w:r>
    </w:p>
    <w:p w14:paraId="3700A548" w14:textId="659A442B" w:rsidR="00462CBC" w:rsidRPr="00462CBC" w:rsidRDefault="00462CBC" w:rsidP="00970EA0">
      <w:pPr>
        <w:pStyle w:val="BodyText"/>
      </w:pPr>
      <w:r w:rsidRPr="00462CBC">
        <w:t>There are numbers of software available which can mimic the process involved in your research work and can produce the possible result. One of such type of software is ETABS. You can get the simulated results of your paper and it easies the process of paper writing.</w:t>
      </w:r>
      <w:r w:rsidR="0043755D">
        <w:t xml:space="preserve"> </w:t>
      </w:r>
      <w:r w:rsidRPr="00462CBC">
        <w:t>As by adopting the above practices all major constructs of a research paper can be written and together compiled to form a complete research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45E503A1">
            <wp:extent cx="2382520" cy="1666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3">
                      <a:extLst>
                        <a:ext uri="{28A0092B-C50C-407E-A947-70E740481C1C}">
                          <a14:useLocalDpi xmlns:a14="http://schemas.microsoft.com/office/drawing/2010/main" val="0"/>
                        </a:ext>
                      </a:extLst>
                    </a:blip>
                    <a:stretch>
                      <a:fillRect/>
                    </a:stretch>
                  </pic:blipFill>
                  <pic:spPr>
                    <a:xfrm>
                      <a:off x="0" y="0"/>
                      <a:ext cx="2384267" cy="1668097"/>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6621B94D">
            <wp:extent cx="2309495" cy="1742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4">
                      <a:extLst>
                        <a:ext uri="{28A0092B-C50C-407E-A947-70E740481C1C}">
                          <a14:useLocalDpi xmlns:a14="http://schemas.microsoft.com/office/drawing/2010/main" val="0"/>
                        </a:ext>
                      </a:extLst>
                    </a:blip>
                    <a:stretch>
                      <a:fillRect/>
                    </a:stretch>
                  </pic:blipFill>
                  <pic:spPr>
                    <a:xfrm>
                      <a:off x="0" y="0"/>
                      <a:ext cx="2316436" cy="1747923"/>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168DC48D" w:rsid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57BA24DF" w14:textId="230A7E8E" w:rsidR="0055384B" w:rsidRPr="004773B0" w:rsidRDefault="0055384B" w:rsidP="00E4255C">
      <w:pPr>
        <w:pStyle w:val="BodyText"/>
        <w:rPr>
          <w:rFonts w:cs="Times New Roman"/>
          <w:b/>
          <w:color w:val="FF0000"/>
          <w:sz w:val="24"/>
        </w:rPr>
      </w:pPr>
      <w:r w:rsidRPr="004773B0">
        <w:rPr>
          <w:rFonts w:cs="Times New Roman"/>
          <w:b/>
          <w:color w:val="FF0000"/>
          <w:sz w:val="24"/>
        </w:rPr>
        <w:t>Table format should be strictly followed.</w:t>
      </w:r>
    </w:p>
    <w:p w14:paraId="4B80214F" w14:textId="552A1A10" w:rsidR="00E4255C" w:rsidRDefault="00E4255C" w:rsidP="00E4255C">
      <w:pPr>
        <w:pStyle w:val="TableCaption"/>
      </w:pPr>
      <w:r>
        <w:t xml:space="preserve">Table </w:t>
      </w:r>
      <w:r w:rsidR="00D62479">
        <w:rPr>
          <w:noProof/>
        </w:rPr>
        <w:fldChar w:fldCharType="begin"/>
      </w:r>
      <w:r w:rsidR="00D62479">
        <w:rPr>
          <w:noProof/>
        </w:rPr>
        <w:instrText xml:space="preserve"> SEQ Table \* ARABIC </w:instrText>
      </w:r>
      <w:r w:rsidR="00D62479">
        <w:rPr>
          <w:noProof/>
        </w:rPr>
        <w:fldChar w:fldCharType="separate"/>
      </w:r>
      <w:r w:rsidR="00E764E6">
        <w:rPr>
          <w:noProof/>
        </w:rPr>
        <w:t>1</w:t>
      </w:r>
      <w:r w:rsidR="00D62479">
        <w:rPr>
          <w:noProof/>
        </w:rPr>
        <w:fldChar w:fldCharType="end"/>
      </w:r>
      <w:r w:rsidRPr="00051EA9">
        <w:t xml:space="preserve"> Table should be in the following format</w:t>
      </w:r>
    </w:p>
    <w:tbl>
      <w:tblPr>
        <w:tblStyle w:val="PlainTable21"/>
        <w:tblW w:w="50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3"/>
        <w:gridCol w:w="4559"/>
        <w:gridCol w:w="2972"/>
      </w:tblGrid>
      <w:tr w:rsidR="00462CBC" w:rsidRPr="00462CBC" w14:paraId="58BE5A13" w14:textId="77777777" w:rsidTr="006B4E56">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bottom w:val="none" w:sz="0"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bottom w:val="none" w:sz="0"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bottom w:val="none" w:sz="0"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none" w:sz="0" w:space="0" w:color="auto"/>
              <w:bottom w:val="none" w:sz="0" w:space="0" w:color="auto"/>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6B4E56">
        <w:trPr>
          <w:trHeight w:val="271"/>
          <w:jc w:val="center"/>
        </w:trPr>
        <w:tc>
          <w:tcPr>
            <w:cnfStyle w:val="001000000000" w:firstRow="0" w:lastRow="0" w:firstColumn="1" w:lastColumn="0" w:oddVBand="0" w:evenVBand="0" w:oddHBand="0" w:evenHBand="0" w:firstRowFirstColumn="0" w:firstRowLastColumn="0" w:lastRowFirstColumn="0" w:lastRowLastColumn="0"/>
            <w:tcW w:w="1128" w:type="pct"/>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one" w:sz="0" w:space="0" w:color="auto"/>
              <w:bottom w:val="none" w:sz="0"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5324C63C" w14:textId="7230FEE2"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w:t>
      </w:r>
      <w:r w:rsidR="00AD0378">
        <w:t>.</w:t>
      </w:r>
    </w:p>
    <w:p w14:paraId="44D5CE7A" w14:textId="1EA24EC6" w:rsidR="00462CBC" w:rsidRPr="00D07FB4" w:rsidRDefault="00462CBC" w:rsidP="00D07FB4">
      <w:pPr>
        <w:pStyle w:val="equation"/>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13D9A299" w:rsidR="00F9132A" w:rsidRPr="00462CBC" w:rsidRDefault="00462CBC" w:rsidP="00F9132A">
      <w:pPr>
        <w:pStyle w:val="BodyText"/>
      </w:pPr>
      <w:r w:rsidRPr="00462CBC">
        <w:t>Note that the equation is centered using a center tab stop. Be sure that the symbols in your equation have been defined before or immediately following the equation. Use “(1)”, not “Eq. (1)” or “equation (1)”, except at the beginning of a sentence: “Equation (1) is”</w:t>
      </w:r>
      <w:r w:rsidR="00A55A9E">
        <w:t>.</w:t>
      </w:r>
    </w:p>
    <w:p w14:paraId="69DA09E2" w14:textId="396DED1A" w:rsidR="0043755D" w:rsidRDefault="0043755D" w:rsidP="0043755D">
      <w:pPr>
        <w:pStyle w:val="Heading1"/>
      </w:pPr>
      <w:r>
        <w:lastRenderedPageBreak/>
        <w:t>Practical Implementation</w:t>
      </w:r>
    </w:p>
    <w:p w14:paraId="4A519753" w14:textId="1ECF94D6" w:rsidR="0043755D" w:rsidRPr="006E3E64" w:rsidRDefault="006E3E64" w:rsidP="00FB66A0">
      <w:pPr>
        <w:jc w:val="both"/>
        <w:rPr>
          <w:rFonts w:cs="Times New Roman"/>
          <w:sz w:val="20"/>
          <w:szCs w:val="20"/>
        </w:rPr>
      </w:pPr>
      <w:r w:rsidRPr="006E3E64">
        <w:rPr>
          <w:rFonts w:cs="Times New Roman"/>
          <w:sz w:val="20"/>
          <w:szCs w:val="20"/>
        </w:rPr>
        <w:t>By observing how these blocks deform and absorb energy during the shaking, designers can optimize the building's seismic resistance. This experimentation helps in selecting the most effective materials and arrangements to enhance the building's ability to withstand earthquakes and protect occupants.</w:t>
      </w:r>
      <w:r w:rsidR="0043755D" w:rsidRPr="006E3E64">
        <w:rPr>
          <w:rFonts w:cs="Times New Roman"/>
          <w:sz w:val="20"/>
          <w:szCs w:val="20"/>
        </w:rPr>
        <w:t xml:space="preserve"> </w:t>
      </w:r>
    </w:p>
    <w:p w14:paraId="2CA7DFF4" w14:textId="6C4D3AE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t>Locally developed low-cost shake table is good enough to study the dynamic behavior.</w:t>
      </w:r>
    </w:p>
    <w:p w14:paraId="2B5477DE" w14:textId="77777777" w:rsidR="00462CBC" w:rsidRPr="00462CBC" w:rsidRDefault="00462CBC" w:rsidP="00F9132A">
      <w:pPr>
        <w:pStyle w:val="ListParagraph"/>
      </w:pPr>
      <w:r w:rsidRPr="00462CBC">
        <w:t>Column response (averaged acceleration, velocity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3AC72E63" w:rsidR="009E19D5" w:rsidRPr="00462CBC" w:rsidRDefault="00462CBC" w:rsidP="00970EA0">
      <w:pPr>
        <w:pStyle w:val="BodyText"/>
      </w:pPr>
      <w:r w:rsidRPr="00462CBC">
        <w:t xml:space="preserve">The above outcome is favorable indicating the exploration of its in-depth behavior. Next step should be the dynamic behavior of interlocking plastic-block wall.  </w:t>
      </w:r>
    </w:p>
    <w:p w14:paraId="4269DD70" w14:textId="77777777" w:rsidR="00462CBC" w:rsidRPr="00462CBC" w:rsidRDefault="00462CBC" w:rsidP="00A779D0">
      <w:pPr>
        <w:pStyle w:val="Heading1"/>
        <w:numPr>
          <w:ilvl w:val="0"/>
          <w:numId w:val="0"/>
        </w:numPr>
        <w:ind w:left="432" w:hanging="432"/>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B022A94" w:rsidR="00462CBC" w:rsidRPr="00462CBC" w:rsidRDefault="00462CBC" w:rsidP="00970EA0">
      <w:pPr>
        <w:pStyle w:val="BodyText"/>
      </w:pPr>
      <w:r w:rsidRPr="00462CBC">
        <w:t xml:space="preserve">The authors would like to thank every person/department who helped thorough out the research work, particularly EE department, ORIC and Engr. Dr. Munir Ahmed. </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32C8216C" w:rsidR="00462CBC" w:rsidRPr="00462CBC" w:rsidRDefault="00462CBC" w:rsidP="00462CBC">
      <w:pPr>
        <w:pStyle w:val="References01"/>
        <w:rPr>
          <w:rFonts w:cs="Times New Roman"/>
        </w:rPr>
      </w:pPr>
      <w:r w:rsidRPr="00462CBC">
        <w:rPr>
          <w:rFonts w:cs="Times New Roman"/>
        </w:rPr>
        <w:lastRenderedPageBreak/>
        <w:fldChar w:fldCharType="begin"/>
      </w:r>
      <w:r w:rsidRPr="00462CBC">
        <w:rPr>
          <w:rFonts w:cs="Times New Roman"/>
        </w:rPr>
        <w:instrText xml:space="preserve"> ADDIN EN.REFLIST </w:instrText>
      </w:r>
      <w:r w:rsidRPr="00462CBC">
        <w:rPr>
          <w:rFonts w:cs="Times New Roman"/>
        </w:rPr>
        <w:fldChar w:fldCharType="separate"/>
      </w:r>
      <w:bookmarkStart w:id="1"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005855D5">
        <w:rPr>
          <w:rFonts w:cs="Times New Roman"/>
        </w:rPr>
        <w:t>vol. 224, pp. 572-583, 2024</w:t>
      </w:r>
      <w:r w:rsidRPr="00462CBC">
        <w:rPr>
          <w:rFonts w:cs="Times New Roman"/>
        </w:rPr>
        <w:t>.</w:t>
      </w:r>
      <w:bookmarkEnd w:id="1"/>
    </w:p>
    <w:p w14:paraId="04CCF1C3" w14:textId="6E11F8A8" w:rsidR="00462CBC" w:rsidRPr="00462CBC" w:rsidRDefault="00462CBC" w:rsidP="00462CBC">
      <w:pPr>
        <w:pStyle w:val="References01"/>
        <w:rPr>
          <w:rFonts w:cs="Times New Roman"/>
        </w:rPr>
      </w:pPr>
      <w:bookmarkStart w:id="2"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005855D5">
        <w:rPr>
          <w:rFonts w:cs="Times New Roman"/>
        </w:rPr>
        <w:t>vol. 192, pp. 742-753, 2023</w:t>
      </w:r>
      <w:r w:rsidRPr="00462CBC">
        <w:rPr>
          <w:rFonts w:cs="Times New Roman"/>
        </w:rPr>
        <w:t>.</w:t>
      </w:r>
      <w:bookmarkEnd w:id="2"/>
    </w:p>
    <w:p w14:paraId="45636E3A" w14:textId="1172C6CC" w:rsidR="00462CBC" w:rsidRPr="00462CBC" w:rsidRDefault="00462CBC" w:rsidP="00462CBC">
      <w:pPr>
        <w:pStyle w:val="References01"/>
        <w:rPr>
          <w:rFonts w:cs="Times New Roman"/>
        </w:rPr>
      </w:pPr>
      <w:bookmarkStart w:id="3"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005855D5">
        <w:rPr>
          <w:rFonts w:cs="Times New Roman"/>
        </w:rPr>
        <w:t>vol. 37, pp. 839-849, 2024</w:t>
      </w:r>
      <w:r w:rsidRPr="00462CBC">
        <w:rPr>
          <w:rFonts w:cs="Times New Roman"/>
        </w:rPr>
        <w:t>.</w:t>
      </w:r>
      <w:bookmarkEnd w:id="3"/>
    </w:p>
    <w:p w14:paraId="12887D3E" w14:textId="32992515" w:rsidR="00462CBC" w:rsidRDefault="00462CBC" w:rsidP="00462CBC">
      <w:pPr>
        <w:pStyle w:val="References01"/>
        <w:rPr>
          <w:rFonts w:cs="Times New Roman"/>
        </w:rPr>
      </w:pPr>
      <w:bookmarkStart w:id="4"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005855D5">
        <w:rPr>
          <w:rFonts w:cs="Times New Roman"/>
        </w:rPr>
        <w:t>vol. 22, pp. 1336-1343, 2020</w:t>
      </w:r>
      <w:r w:rsidRPr="00462CBC">
        <w:rPr>
          <w:rFonts w:cs="Times New Roman"/>
        </w:rPr>
        <w:t>.</w:t>
      </w:r>
      <w:bookmarkEnd w:id="4"/>
    </w:p>
    <w:p w14:paraId="7A056A18" w14:textId="72F103ED" w:rsidR="00611588" w:rsidRPr="00462CBC" w:rsidRDefault="00611588" w:rsidP="00611588">
      <w:pPr>
        <w:pStyle w:val="References01"/>
        <w:rPr>
          <w:rFonts w:cs="Times New Roman"/>
        </w:rPr>
      </w:pPr>
      <w:r>
        <w:rPr>
          <w:rFonts w:cs="Times New Roman"/>
        </w:rPr>
        <w:t>[5</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67AEDA12" w14:textId="78298C2F" w:rsidR="00611588" w:rsidRPr="00462CBC" w:rsidRDefault="00462CBC" w:rsidP="00611588">
      <w:pPr>
        <w:pStyle w:val="References01"/>
        <w:rPr>
          <w:rFonts w:cs="Times New Roman"/>
        </w:rPr>
      </w:pPr>
      <w:bookmarkStart w:id="5" w:name="_ENREF_5"/>
      <w:r w:rsidRPr="00462CBC">
        <w:rPr>
          <w:rFonts w:cs="Times New Roman"/>
        </w:rPr>
        <w:t>[</w:t>
      </w:r>
      <w:bookmarkEnd w:id="5"/>
      <w:r w:rsidR="00611588">
        <w:rPr>
          <w:rFonts w:cs="Times New Roman"/>
        </w:rPr>
        <w:t>6</w:t>
      </w:r>
      <w:r w:rsidR="00611588" w:rsidRPr="00462CBC">
        <w:rPr>
          <w:rFonts w:cs="Times New Roman"/>
        </w:rPr>
        <w:t>]</w:t>
      </w:r>
      <w:r w:rsidR="00611588" w:rsidRPr="00462CBC">
        <w:rPr>
          <w:rFonts w:cs="Times New Roman"/>
        </w:rPr>
        <w:tab/>
        <w:t xml:space="preserve">M. U. Farooqi and M. Ali, "Effect of pre-treatment and content of wheat straw on energy absorption capability of concrete," </w:t>
      </w:r>
      <w:r w:rsidR="00611588" w:rsidRPr="00462CBC">
        <w:rPr>
          <w:rFonts w:cs="Times New Roman"/>
          <w:i/>
        </w:rPr>
        <w:t xml:space="preserve">Construction and Building Materials, </w:t>
      </w:r>
      <w:r w:rsidR="00611588">
        <w:rPr>
          <w:rFonts w:cs="Times New Roman"/>
        </w:rPr>
        <w:t>vol. 224, pp. 572-583, 2024</w:t>
      </w:r>
      <w:r w:rsidR="00611588" w:rsidRPr="00462CBC">
        <w:rPr>
          <w:rFonts w:cs="Times New Roman"/>
        </w:rPr>
        <w:t>.</w:t>
      </w:r>
    </w:p>
    <w:p w14:paraId="39F0E2DE" w14:textId="109C0767" w:rsidR="00611588" w:rsidRPr="00462CBC" w:rsidRDefault="00611588" w:rsidP="00611588">
      <w:pPr>
        <w:pStyle w:val="References01"/>
        <w:rPr>
          <w:rFonts w:cs="Times New Roman"/>
        </w:rPr>
      </w:pPr>
      <w:r>
        <w:rPr>
          <w:rFonts w:cs="Times New Roman"/>
        </w:rPr>
        <w:t>[7</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2</w:t>
      </w:r>
      <w:r w:rsidRPr="00462CBC">
        <w:rPr>
          <w:rFonts w:cs="Times New Roman"/>
        </w:rPr>
        <w:t>.</w:t>
      </w:r>
    </w:p>
    <w:p w14:paraId="0C7F2E90" w14:textId="309C11EA" w:rsidR="00611588" w:rsidRPr="00462CBC" w:rsidRDefault="00611588" w:rsidP="00611588">
      <w:pPr>
        <w:pStyle w:val="References01"/>
        <w:rPr>
          <w:rFonts w:cs="Times New Roman"/>
        </w:rPr>
      </w:pPr>
      <w:r>
        <w:rPr>
          <w:rFonts w:cs="Times New Roman"/>
        </w:rPr>
        <w:t>[8</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062A0A28" w14:textId="47A63F97" w:rsidR="00611588" w:rsidRPr="00462CBC" w:rsidRDefault="00611588" w:rsidP="00611588">
      <w:pPr>
        <w:pStyle w:val="References01"/>
        <w:rPr>
          <w:rFonts w:cs="Times New Roman"/>
        </w:rPr>
      </w:pPr>
      <w:r>
        <w:rPr>
          <w:rFonts w:cs="Times New Roman"/>
        </w:rPr>
        <w:t>[9</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3</w:t>
      </w:r>
      <w:r w:rsidRPr="00462CBC">
        <w:rPr>
          <w:rFonts w:cs="Times New Roman"/>
        </w:rPr>
        <w:t>.</w:t>
      </w:r>
    </w:p>
    <w:p w14:paraId="49678B41" w14:textId="50A61A92" w:rsidR="00611588" w:rsidRPr="00462CBC" w:rsidRDefault="00611588" w:rsidP="00611588">
      <w:pPr>
        <w:pStyle w:val="References01"/>
        <w:rPr>
          <w:rFonts w:cs="Times New Roman"/>
        </w:rPr>
      </w:pPr>
      <w:r w:rsidRPr="00462CBC">
        <w:rPr>
          <w:rFonts w:cs="Times New Roman"/>
        </w:rPr>
        <w:t>[1</w:t>
      </w:r>
      <w:r>
        <w:rPr>
          <w:rFonts w:cs="Times New Roman"/>
        </w:rPr>
        <w:t>0</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24561DB9" w14:textId="0B45A7E0" w:rsidR="00611588" w:rsidRDefault="00611588" w:rsidP="00611588">
      <w:pPr>
        <w:pStyle w:val="References01"/>
        <w:rPr>
          <w:rFonts w:cs="Times New Roman"/>
        </w:rPr>
      </w:pPr>
      <w:r w:rsidRPr="00462CBC">
        <w:rPr>
          <w:rFonts w:cs="Times New Roman"/>
        </w:rPr>
        <w:t>[</w:t>
      </w:r>
      <w:r>
        <w:rPr>
          <w:rFonts w:cs="Times New Roman"/>
        </w:rPr>
        <w:t>11</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4</w:t>
      </w:r>
      <w:r w:rsidRPr="00462CBC">
        <w:rPr>
          <w:rFonts w:cs="Times New Roman"/>
        </w:rPr>
        <w:t>.</w:t>
      </w:r>
    </w:p>
    <w:p w14:paraId="75A190F1" w14:textId="48A78E93" w:rsidR="00611588" w:rsidRPr="00462CBC" w:rsidRDefault="00611588" w:rsidP="00611588">
      <w:pPr>
        <w:pStyle w:val="References01"/>
        <w:rPr>
          <w:rFonts w:cs="Times New Roman"/>
        </w:rPr>
      </w:pPr>
      <w:r>
        <w:rPr>
          <w:rFonts w:cs="Times New Roman"/>
        </w:rPr>
        <w:t>[12</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435EE55A" w14:textId="77777777" w:rsidR="00611588" w:rsidRPr="00462CBC" w:rsidRDefault="00611588" w:rsidP="00611588">
      <w:pPr>
        <w:pStyle w:val="References01"/>
        <w:rPr>
          <w:rFonts w:cs="Times New Roman"/>
        </w:rPr>
      </w:pPr>
    </w:p>
    <w:p w14:paraId="498A842C" w14:textId="77777777" w:rsidR="00462CBC" w:rsidRPr="0055384B" w:rsidRDefault="00462CBC" w:rsidP="00462CBC">
      <w:pPr>
        <w:tabs>
          <w:tab w:val="left" w:pos="8088"/>
        </w:tabs>
        <w:jc w:val="center"/>
        <w:rPr>
          <w:rFonts w:cs="Times New Roman"/>
          <w:b/>
          <w:color w:val="FF0000"/>
          <w:sz w:val="24"/>
        </w:rPr>
      </w:pPr>
      <w:r w:rsidRPr="00462CBC">
        <w:rPr>
          <w:rFonts w:cs="Times New Roman"/>
          <w:sz w:val="20"/>
          <w:szCs w:val="20"/>
        </w:rPr>
        <w:fldChar w:fldCharType="end"/>
      </w:r>
      <w:r w:rsidRPr="0055384B">
        <w:rPr>
          <w:rFonts w:cs="Times New Roman"/>
          <w:b/>
          <w:color w:val="FF0000"/>
          <w:sz w:val="24"/>
        </w:rPr>
        <w:t>Note: Please use IEEE format for referencing.</w:t>
      </w:r>
      <w:r w:rsidRPr="0055384B">
        <w:rPr>
          <w:rFonts w:cs="Times New Roman"/>
          <w:color w:val="FF0000"/>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5F707" w14:textId="77777777" w:rsidR="00C14CB6" w:rsidRDefault="00C14CB6" w:rsidP="00462CBC">
      <w:pPr>
        <w:spacing w:after="0" w:line="240" w:lineRule="auto"/>
      </w:pPr>
      <w:r>
        <w:separator/>
      </w:r>
    </w:p>
  </w:endnote>
  <w:endnote w:type="continuationSeparator" w:id="0">
    <w:p w14:paraId="12D75435" w14:textId="77777777" w:rsidR="00C14CB6" w:rsidRDefault="00C14CB6"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38C5E387"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591D93">
              <w:rPr>
                <w:rFonts w:cs="Times New Roman"/>
                <w:sz w:val="20"/>
                <w:szCs w:val="20"/>
              </w:rPr>
              <w:t>5</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00E764E6">
              <w:rPr>
                <w:rFonts w:cs="Times New Roman"/>
                <w:bCs/>
                <w:noProof/>
                <w:sz w:val="20"/>
                <w:szCs w:val="20"/>
              </w:rPr>
              <w:t>4</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00E764E6">
              <w:rPr>
                <w:rFonts w:cs="Times New Roman"/>
                <w:bCs/>
                <w:noProof/>
                <w:sz w:val="20"/>
                <w:szCs w:val="20"/>
              </w:rPr>
              <w:t>4</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A4B4A" w14:textId="77777777" w:rsidR="00C14CB6" w:rsidRDefault="00C14CB6" w:rsidP="00462CBC">
      <w:pPr>
        <w:spacing w:after="0" w:line="240" w:lineRule="auto"/>
      </w:pPr>
      <w:r>
        <w:separator/>
      </w:r>
    </w:p>
  </w:footnote>
  <w:footnote w:type="continuationSeparator" w:id="0">
    <w:p w14:paraId="4E7A596D" w14:textId="77777777" w:rsidR="00C14CB6" w:rsidRDefault="00C14CB6"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CF72F" w14:textId="03DEA54F" w:rsidR="00591D93" w:rsidRDefault="00CE661C" w:rsidP="00B00D2A">
    <w:pPr>
      <w:pStyle w:val="Header"/>
      <w:jc w:val="center"/>
    </w:pPr>
    <w:r w:rsidRPr="00CE661C">
      <w:rPr>
        <w:noProof/>
        <w:lang w:val="en-US" w:eastAsia="en-US" w:bidi="ar-SA"/>
      </w:rPr>
      <w:drawing>
        <wp:anchor distT="0" distB="0" distL="114300" distR="114300" simplePos="0" relativeHeight="251659264" behindDoc="1" locked="0" layoutInCell="1" allowOverlap="1" wp14:anchorId="0AF0785F" wp14:editId="369BE56D">
          <wp:simplePos x="0" y="0"/>
          <wp:positionH relativeFrom="margin">
            <wp:posOffset>38100</wp:posOffset>
          </wp:positionH>
          <wp:positionV relativeFrom="paragraph">
            <wp:posOffset>1905</wp:posOffset>
          </wp:positionV>
          <wp:extent cx="562610" cy="562610"/>
          <wp:effectExtent l="0" t="0" r="8890" b="8890"/>
          <wp:wrapTight wrapText="bothSides">
            <wp:wrapPolygon edited="0">
              <wp:start x="0" y="0"/>
              <wp:lineTo x="0" y="21210"/>
              <wp:lineTo x="21210" y="21210"/>
              <wp:lineTo x="2121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562610" cy="562610"/>
                  </a:xfrm>
                  <a:prstGeom prst="rect">
                    <a:avLst/>
                  </a:prstGeom>
                  <a:noFill/>
                  <a:ln>
                    <a:noFill/>
                  </a:ln>
                </pic:spPr>
              </pic:pic>
            </a:graphicData>
          </a:graphic>
          <wp14:sizeRelH relativeFrom="margin">
            <wp14:pctWidth>0</wp14:pctWidth>
          </wp14:sizeRelH>
        </wp:anchor>
      </w:drawing>
    </w:r>
    <w:r w:rsidR="009E19D5" w:rsidRPr="00CE661C">
      <w:rPr>
        <w:noProof/>
        <w:lang w:val="en-US" w:eastAsia="en-US" w:bidi="ar-SA"/>
      </w:rPr>
      <w:drawing>
        <wp:anchor distT="0" distB="0" distL="114300" distR="114300" simplePos="0" relativeHeight="251660288" behindDoc="1" locked="0" layoutInCell="1" allowOverlap="1" wp14:anchorId="35AEFBD9" wp14:editId="7CD2C95B">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672E">
      <w:rPr>
        <w:b/>
      </w:rPr>
      <w:t>8</w:t>
    </w:r>
    <w:r w:rsidR="009E19D5" w:rsidRPr="00CE661C">
      <w:rPr>
        <w:b/>
        <w:vertAlign w:val="superscript"/>
      </w:rPr>
      <w:t>th</w:t>
    </w:r>
    <w:r w:rsidR="009E19D5" w:rsidRPr="00CE661C">
      <w:rPr>
        <w:b/>
      </w:rPr>
      <w:t xml:space="preserve"> </w:t>
    </w:r>
    <w:r w:rsidR="00462CBC" w:rsidRPr="00CE661C">
      <w:rPr>
        <w:b/>
      </w:rPr>
      <w:t>Conference on Sustainability</w:t>
    </w:r>
    <w:r w:rsidR="00462CBC" w:rsidRPr="00CE661C">
      <w:t xml:space="preserve"> </w:t>
    </w:r>
    <w:r w:rsidR="00462CBC" w:rsidRPr="00CE661C">
      <w:rPr>
        <w:b/>
      </w:rPr>
      <w:t>in Civil Engineering</w:t>
    </w:r>
    <w:r w:rsidR="00462CBC" w:rsidRPr="00CE661C">
      <w:t xml:space="preserve"> </w:t>
    </w:r>
    <w:r w:rsidR="00462CBC" w:rsidRPr="00CE661C">
      <w:rPr>
        <w:b/>
      </w:rPr>
      <w:t>(CSCE’2</w:t>
    </w:r>
    <w:r w:rsidR="0041672E">
      <w:rPr>
        <w:b/>
      </w:rPr>
      <w:t>6</w:t>
    </w:r>
    <w:r w:rsidR="00462CBC" w:rsidRPr="00CE661C">
      <w:rPr>
        <w:b/>
      </w:rPr>
      <w:t>)</w:t>
    </w:r>
    <w:r w:rsidR="00462CBC" w:rsidRPr="00826B0E">
      <w:t xml:space="preserve"> </w:t>
    </w:r>
  </w:p>
  <w:p w14:paraId="61296472" w14:textId="7E9D3A2A" w:rsidR="00591D93" w:rsidRPr="00591D93" w:rsidRDefault="00591D93" w:rsidP="00591D93">
    <w:pPr>
      <w:pStyle w:val="Header"/>
      <w:jc w:val="center"/>
      <w:rPr>
        <w:i/>
        <w:sz w:val="22"/>
        <w:szCs w:val="22"/>
      </w:rPr>
    </w:pPr>
    <w:r w:rsidRPr="00591D93">
      <w:rPr>
        <w:i/>
        <w:sz w:val="22"/>
        <w:szCs w:val="22"/>
      </w:rPr>
      <w:t>(An International Conference)</w:t>
    </w:r>
  </w:p>
  <w:p w14:paraId="4E5E8B0C" w14:textId="15FB34E8" w:rsidR="00462CBC" w:rsidRPr="00CE661C" w:rsidRDefault="00462CBC" w:rsidP="00591D93">
    <w:pPr>
      <w:pStyle w:val="Header"/>
      <w:jc w:val="center"/>
      <w:rPr>
        <w:i/>
      </w:rPr>
    </w:pPr>
    <w:r w:rsidRPr="00CE661C">
      <w:rPr>
        <w:i/>
      </w:rPr>
      <w:t>Department of Civil Engineering</w:t>
    </w:r>
  </w:p>
  <w:p w14:paraId="1C09377C" w14:textId="75C22D62" w:rsidR="00462CBC" w:rsidRDefault="00462CBC" w:rsidP="00591D93">
    <w:pPr>
      <w:pStyle w:val="Header"/>
      <w:jc w:val="center"/>
    </w:pPr>
    <w:r w:rsidRPr="00CE661C">
      <w:rPr>
        <w:i/>
      </w:rPr>
      <w:t>Capital University of Science and Technology, Islamabad Pakistan</w:t>
    </w:r>
  </w:p>
  <w:p w14:paraId="355400F0" w14:textId="77777777" w:rsidR="00462CBC" w:rsidRPr="00317325" w:rsidRDefault="00462CBC" w:rsidP="00591D93">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MwMTYzsTQ0MLUwNjdV0lEKTi0uzszPAykwqgUAMtCLlCwAAAA="/>
  </w:docVars>
  <w:rsids>
    <w:rsidRoot w:val="00F82433"/>
    <w:rsid w:val="00010C90"/>
    <w:rsid w:val="0004687C"/>
    <w:rsid w:val="0008323C"/>
    <w:rsid w:val="000F53E7"/>
    <w:rsid w:val="0010445F"/>
    <w:rsid w:val="001300FA"/>
    <w:rsid w:val="00187C94"/>
    <w:rsid w:val="00195503"/>
    <w:rsid w:val="001C62F1"/>
    <w:rsid w:val="00310F88"/>
    <w:rsid w:val="003150C3"/>
    <w:rsid w:val="00340A38"/>
    <w:rsid w:val="00396D48"/>
    <w:rsid w:val="003D41B2"/>
    <w:rsid w:val="003E1CFA"/>
    <w:rsid w:val="0041672E"/>
    <w:rsid w:val="0043328F"/>
    <w:rsid w:val="0043755D"/>
    <w:rsid w:val="00456BCE"/>
    <w:rsid w:val="00462CBC"/>
    <w:rsid w:val="004773B0"/>
    <w:rsid w:val="004C702E"/>
    <w:rsid w:val="0054547A"/>
    <w:rsid w:val="0055384B"/>
    <w:rsid w:val="005855D5"/>
    <w:rsid w:val="00591D93"/>
    <w:rsid w:val="005E28F1"/>
    <w:rsid w:val="005F6489"/>
    <w:rsid w:val="00611588"/>
    <w:rsid w:val="00636D1D"/>
    <w:rsid w:val="006B4E56"/>
    <w:rsid w:val="006D3512"/>
    <w:rsid w:val="006E3E64"/>
    <w:rsid w:val="00703A1D"/>
    <w:rsid w:val="00737004"/>
    <w:rsid w:val="00857B9C"/>
    <w:rsid w:val="008B6514"/>
    <w:rsid w:val="008F2154"/>
    <w:rsid w:val="0093057A"/>
    <w:rsid w:val="00931CCC"/>
    <w:rsid w:val="00970EA0"/>
    <w:rsid w:val="009C1D38"/>
    <w:rsid w:val="009E19D5"/>
    <w:rsid w:val="00A55A9E"/>
    <w:rsid w:val="00A56D6D"/>
    <w:rsid w:val="00A63E57"/>
    <w:rsid w:val="00A779D0"/>
    <w:rsid w:val="00A916D9"/>
    <w:rsid w:val="00A9706A"/>
    <w:rsid w:val="00AD0378"/>
    <w:rsid w:val="00B00558"/>
    <w:rsid w:val="00B31AB9"/>
    <w:rsid w:val="00B77380"/>
    <w:rsid w:val="00C14CB6"/>
    <w:rsid w:val="00C61844"/>
    <w:rsid w:val="00C64B6F"/>
    <w:rsid w:val="00CD7D99"/>
    <w:rsid w:val="00CE198E"/>
    <w:rsid w:val="00CE661C"/>
    <w:rsid w:val="00D01D7E"/>
    <w:rsid w:val="00D07FB4"/>
    <w:rsid w:val="00D53F6A"/>
    <w:rsid w:val="00D62479"/>
    <w:rsid w:val="00DA316D"/>
    <w:rsid w:val="00DD00E6"/>
    <w:rsid w:val="00E032C5"/>
    <w:rsid w:val="00E2727A"/>
    <w:rsid w:val="00E27A87"/>
    <w:rsid w:val="00E3624F"/>
    <w:rsid w:val="00E4255C"/>
    <w:rsid w:val="00E764E6"/>
    <w:rsid w:val="00EC3210"/>
    <w:rsid w:val="00EC42CF"/>
    <w:rsid w:val="00EE137E"/>
    <w:rsid w:val="00EF2D7E"/>
    <w:rsid w:val="00F3583E"/>
    <w:rsid w:val="00F82433"/>
    <w:rsid w:val="00F83120"/>
    <w:rsid w:val="00F9132A"/>
    <w:rsid w:val="00FB66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file:///F:\CSCE%2024\Template%20paper\email@xyz.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4</Pages>
  <Words>2602</Words>
  <Characters>1483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HP</cp:lastModifiedBy>
  <cp:revision>27</cp:revision>
  <cp:lastPrinted>2026-02-10T10:44:00Z</cp:lastPrinted>
  <dcterms:created xsi:type="dcterms:W3CDTF">2024-02-27T12:19:00Z</dcterms:created>
  <dcterms:modified xsi:type="dcterms:W3CDTF">2026-02-10T10:44:00Z</dcterms:modified>
</cp:coreProperties>
</file>